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5D41F8FA"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Main Protein Homology Data Sources </w:t>
      </w:r>
      <w:proofErr w:type="gramStart"/>
      <w:r w:rsidR="00EF626C">
        <w:rPr>
          <w:b/>
          <w:sz w:val="24"/>
        </w:rPr>
        <w:t>To</w:t>
      </w:r>
      <w:proofErr w:type="gramEnd"/>
      <w:r w:rsidR="00EF626C">
        <w:rPr>
          <w:b/>
          <w:sz w:val="24"/>
        </w:rPr>
        <w:t xml:space="preserve">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3782917" w14:textId="26624D9C" w:rsidR="00903900" w:rsidRDefault="002F174A" w:rsidP="00903900">
      <w:pPr>
        <w:spacing w:line="240" w:lineRule="auto"/>
        <w:rPr>
          <w:b/>
        </w:rPr>
      </w:pPr>
      <w:r w:rsidRPr="001924DE">
        <w:t>In order to orchestrate a successful response to (biotic and abiotic) environmental changes, plants need to balance and coordinate their grow and stress responses.</w:t>
      </w:r>
      <w:r w:rsidRPr="001924DE">
        <w:br/>
        <w:t>Autophagy, a subcellular recycling system conserved across all eukaryotes, has been shown to be crucial during developmental processes and stress response.</w:t>
      </w:r>
      <w:r w:rsidRPr="001924DE">
        <w:br/>
        <w:t>Brassinosteroids (BRs) are a steroidal plant hormone family known to be involved in a myriad of plant growth-related processes. Such as cell division/elongation and reproductive development.  </w:t>
      </w:r>
      <w:r w:rsidRPr="001924DE">
        <w:br/>
        <w:t>The GSK3-like kinase BIN2 (BRASSINOSTEROID-INSENSITIVE 2) is a key negative regulator of BR signaling response. This enzyme is known to phosphorylate the BR-responsive transcription factor BES1 (BRI1-EMS-SUPPRESSOR 1), preventing its nuclear accumulation and helping promote BES1 proteasomal degradation. Therefore, the plant BR response is inhibited.  </w:t>
      </w:r>
      <w:r w:rsidRPr="001924DE">
        <w:br/>
        <w:t>Broadening our knowledge about proteins being phosphorylated by BIN2 would give us a better picture of the different processes being controlled by this important regulator of BR response. </w:t>
      </w:r>
      <w:r w:rsidRPr="001924DE">
        <w:br/>
      </w:r>
      <w:r w:rsidRPr="001924DE">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5FF38B7C"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0BA0F184"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 xml:space="preserve">for bootstrap. Each tree was constructed using </w:t>
      </w:r>
      <w:r w:rsidR="004A4818">
        <w:lastRenderedPageBreak/>
        <w:t>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454BC977" w:rsidR="00411C23" w:rsidRDefault="00411C23" w:rsidP="00903900">
      <w:pPr>
        <w:spacing w:line="240" w:lineRule="auto"/>
      </w:pPr>
      <w:r>
        <w:t xml:space="preserve">Resulting trees were visualized using </w:t>
      </w:r>
      <w:proofErr w:type="spellStart"/>
      <w:r>
        <w:t>TreeGraph</w:t>
      </w:r>
      <w:proofErr w:type="spellEnd"/>
      <w:r>
        <w:t xml:space="preserve"> version 2.14.0 </w:t>
      </w:r>
      <w:r>
        <w:fldChar w:fldCharType="begin" w:fldLock="1"/>
      </w:r>
      <w:r>
        <w:instrText>ADDIN CSL_CITATION {"citationItems":[{"id":"ITEM-1","itemData":{"DOI":"10.1186/1471-2105-11-7","ISSN":"1471-2105","abstract":"Today it is common to apply multiple potentially conflicting data sources to a given phylogenetic problem. At the same time, several different inference techniques are routinely employed instead of relying on just one. In view of both trends it is becoming increasingly important to be able to efficiently compare different sets of statistical values supporting (or conflicting with) the nodes of a given tree topology, and merging this into a meaningful representation. A tree editor supporting this should also allow for flexible editing operations and be able to produce ready-to-publish figures. We developed TreeGraph 2, a GUI-based graphical editor for phylogenetic trees (available from \n                    http://treegraph.bioinfweb.info\n                    \n                  ). It allows automatically combining information from different phylogenetic analyses of a given dataset (or from different subsets of the dataset), and helps to identify and graphically present incongruences. The program features versatile editing and formatting options, such as automatically setting line widths or colors according to the value of any of the unlimited number of variables that can be assigned to each node or branch. These node/branch data can be imported from spread sheets or other trees, be calculated from each other by specified mathematical expressions, filtered, copied from and to other internal variables, be kept invisible or set visible and then be freely formatted (individually or across the whole tree). Beyond typical editing operations such as tree rerooting and ladderizing or moving and collapsing of nodes, whole clades can be copied from other files and be inserted (along with all node/branch data and legends), but can also be manually added and, thus, whole trees can quickly be manually constructed de novo. TreeGraph 2 outputs various graphic formats such as SVG, PDF, or PNG, useful for tree figures in both publications and presentations. TreeGraph 2 is a user-friendly, fully documented application to produce ready-to-publish trees. It can display any number of annotations in several ways, and permits easily importing and combining them. Additionally, a great number of editing- and formatting-operations is available.","author":[{"dropping-particle":"","family":"Stöver","given":"Ben C","non-dropping-particle":"","parse-names":false,"suffix":""},{"dropping-particle":"","family":"Müller","given":"Kai F","non-dropping-particle":"","parse-names":false,"suffix":""}],"container-title":"BMC Bioinformatics","id":"ITEM-1","issue":"1","issued":{"date-parts":[["2010","12","5"]]},"page":"7","publisher":"BioMed Central","title":"TreeGraph 2: Combining and visualizing evidence from different phylogenetic analyses","type":"article-journal","volume":"11"},"uris":["http://www.mendeley.com/documents/?uuid=4c84dead-c5e5-39ec-82f5-e42a70e06812"]}],"mendeley":{"formattedCitation":"(Stöver and Müller, 2010)","plainTextFormattedCitation":"(Stöver and Müller, 2010)"},"properties":{"noteIndex":0},"schema":"https://github.com/citation-style-language/schema/raw/master/csl-citation.json"}</w:instrText>
      </w:r>
      <w:r>
        <w:fldChar w:fldCharType="separate"/>
      </w:r>
      <w:r w:rsidRPr="00411C23">
        <w:rPr>
          <w:noProof/>
        </w:rPr>
        <w:t>(Stöver and Müller, 2010)</w:t>
      </w:r>
      <w:r>
        <w:fldChar w:fldCharType="end"/>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5EBF0059" w:rsidR="00453DE5" w:rsidRPr="00453DE5" w:rsidRDefault="00DD719E" w:rsidP="00903900">
      <w:pPr>
        <w:spacing w:line="240" w:lineRule="auto"/>
      </w:pPr>
      <w:r>
        <w:t xml:space="preserve">It was found that each </w:t>
      </w:r>
      <w:r w:rsidR="00B9133D">
        <w:t xml:space="preserve">queried </w:t>
      </w:r>
      <w:r>
        <w:t>database</w:t>
      </w:r>
      <w:r w:rsidR="00B9133D">
        <w:t xml:space="preserve"> </w:t>
      </w:r>
      <w:r>
        <w:t>provided a different list of proteins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protein </w:t>
      </w:r>
      <w:r w:rsidR="00D87FA3">
        <w:t xml:space="preserve">homologs, </w:t>
      </w:r>
      <w:r>
        <w:t xml:space="preserve">using BLAST gave us </w:t>
      </w:r>
      <w:r w:rsidR="00D87FA3">
        <w:t xml:space="preserve">100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0 sequences from 60 different species.</w:t>
      </w:r>
      <w:r w:rsidR="00DE1EF7">
        <w:t xml:space="preserve"> For TOR protein, BLAST gave us 100 sequences from 56 different species, </w:t>
      </w:r>
      <w:proofErr w:type="spellStart"/>
      <w:r w:rsidR="00DE1EF7">
        <w:t>HomoloGene</w:t>
      </w:r>
      <w:proofErr w:type="spellEnd"/>
      <w:r w:rsidR="00DE1EF7">
        <w:t xml:space="preserve"> gave 19 sequences from 19 species, ENSEMBL Plants gave us 98 sequences from 53 different species, and </w:t>
      </w:r>
      <w:proofErr w:type="spellStart"/>
      <w:r w:rsidR="00DE1EF7">
        <w:t>Phytozome</w:t>
      </w:r>
      <w:proofErr w:type="spellEnd"/>
      <w:r w:rsidR="00DE1EF7">
        <w:t xml:space="preserve"> gave us 100 sequences from 63 different species. LST8-1 query gave 100 sequences from 76 different species using BLAST, 20 sequences from 20 different species in </w:t>
      </w:r>
      <w:proofErr w:type="spellStart"/>
      <w:r w:rsidR="00DE1EF7">
        <w:t>HomoloGene</w:t>
      </w:r>
      <w:proofErr w:type="spellEnd"/>
      <w:r w:rsidR="00DE1EF7">
        <w:t xml:space="preserve">, 85 sequences from 62 different species using ENSEMBL Plants, and 100 sequences from 64 different species in </w:t>
      </w:r>
      <w:proofErr w:type="spellStart"/>
      <w:r w:rsidR="00DE1EF7">
        <w:t>Phytozome</w:t>
      </w:r>
      <w:proofErr w:type="spellEnd"/>
      <w:r w:rsidR="00DE1EF7">
        <w:t xml:space="preserve"> (Table 1).</w:t>
      </w:r>
      <w:bookmarkStart w:id="0" w:name="_GoBack"/>
      <w:bookmarkEnd w:id="0"/>
    </w:p>
    <w:p w14:paraId="65E74A3D" w14:textId="77777777" w:rsidR="00AA126C" w:rsidRDefault="002F174A" w:rsidP="00903900">
      <w:pPr>
        <w:spacing w:line="240" w:lineRule="auto"/>
        <w:ind w:left="360"/>
      </w:pPr>
      <w:r w:rsidRPr="001924DE">
        <w:br/>
      </w:r>
    </w:p>
    <w:p w14:paraId="59C7F2C7" w14:textId="10C3CD55" w:rsidR="00844C0C" w:rsidRDefault="00844C0C" w:rsidP="00AA126C">
      <w:pPr>
        <w:spacing w:line="240" w:lineRule="auto"/>
        <w:ind w:left="360"/>
      </w:pPr>
      <w:proofErr w:type="spellStart"/>
      <w:r w:rsidRPr="00844C0C">
        <w:t>perl</w:t>
      </w:r>
      <w:proofErr w:type="spellEnd"/>
      <w:r w:rsidRPr="00844C0C">
        <w:t xml:space="preserve"> -ne '</w:t>
      </w:r>
      <w:proofErr w:type="gramStart"/>
      <w:r w:rsidRPr="00844C0C">
        <w:t>if(</w:t>
      </w:r>
      <w:proofErr w:type="gramEnd"/>
      <w:r w:rsidRPr="00844C0C">
        <w:t xml:space="preserve">/&gt;.*_(.*?)\//) {print $1."\n"}' </w:t>
      </w:r>
      <w:proofErr w:type="spellStart"/>
      <w:r w:rsidRPr="00844C0C">
        <w:t>RAPTORB_ENSEMBL_gene_tree.fa</w:t>
      </w:r>
      <w:proofErr w:type="spellEnd"/>
      <w:r w:rsidRPr="00844C0C">
        <w:t xml:space="preserve"> &gt; </w:t>
      </w:r>
      <w:proofErr w:type="spellStart"/>
      <w:r w:rsidRPr="00844C0C">
        <w:t>sp_list.RAPTORB_ENSEMBL_gene_tree.fa</w:t>
      </w:r>
      <w:proofErr w:type="spellEnd"/>
    </w:p>
    <w:p w14:paraId="7BB4AC5F" w14:textId="13F08CF1" w:rsidR="00AA126C" w:rsidRDefault="00AA126C" w:rsidP="00AA126C">
      <w:pPr>
        <w:spacing w:line="240" w:lineRule="auto"/>
        <w:ind w:left="360"/>
      </w:pPr>
      <w:proofErr w:type="spellStart"/>
      <w:r>
        <w:t>perl</w:t>
      </w:r>
      <w:proofErr w:type="spellEnd"/>
      <w:r>
        <w:t xml:space="preserve"> -ne 'if(/(Org</w:t>
      </w:r>
      <w:proofErr w:type="gramStart"/>
      <w:r>
        <w:t>_.*</w:t>
      </w:r>
      <w:proofErr w:type="gramEnd"/>
      <w:r>
        <w:t xml:space="preserve">?)\s/) {print $1."\n"}' RAPTORB_phytozome_top100.fasta &gt; </w:t>
      </w:r>
      <w:r w:rsidR="00844C0C" w:rsidRPr="00844C0C">
        <w:t>sp_list.RAPTORB_phytozome_top100.fasta</w:t>
      </w:r>
    </w:p>
    <w:p w14:paraId="1DB4A275" w14:textId="35725C77" w:rsidR="008C7D1D" w:rsidRDefault="008C7D1D" w:rsidP="00AA126C">
      <w:pPr>
        <w:spacing w:line="240" w:lineRule="auto"/>
        <w:ind w:left="360"/>
      </w:pPr>
      <w:r w:rsidRPr="008C7D1D">
        <w:t xml:space="preserve">gawk </w:t>
      </w:r>
      <w:proofErr w:type="gramStart"/>
      <w:r w:rsidRPr="008C7D1D">
        <w:t>'{ if</w:t>
      </w:r>
      <w:proofErr w:type="gramEnd"/>
      <w:r w:rsidRPr="008C7D1D">
        <w:t xml:space="preserve"> (match($0,/\[(.*)\]/,m)) print m[0] }' RAPTORB_NCBI_BLAST_viridiplantae100hits.fasta &gt; sp_list.RAPTORB_NCBI_BLAST_viridiplantae100hits.fasta</w:t>
      </w:r>
    </w:p>
    <w:p w14:paraId="53CBB06F" w14:textId="4F7384A6" w:rsidR="00CE6B0E" w:rsidRDefault="002F174A" w:rsidP="00903900">
      <w:pPr>
        <w:spacing w:line="240" w:lineRule="auto"/>
        <w:ind w:left="360"/>
      </w:pPr>
      <w:proofErr w:type="spellStart"/>
      <w:r w:rsidRPr="001924DE">
        <w:t>raxml</w:t>
      </w:r>
      <w:proofErr w:type="spellEnd"/>
      <w:r w:rsidRPr="001924DE">
        <w:t>-ng --evaluate --</w:t>
      </w:r>
      <w:proofErr w:type="spellStart"/>
      <w:r w:rsidRPr="001924DE">
        <w:t>msa</w:t>
      </w:r>
      <w:proofErr w:type="spellEnd"/>
      <w:r w:rsidRPr="001924DE">
        <w:t xml:space="preserve"> TOR_phytozome_top100.fasta.ren.align --model LG+F --tree RAxML____________23_bestTree.result --prefix </w:t>
      </w:r>
      <w:proofErr w:type="spellStart"/>
      <w:r w:rsidRPr="001924DE">
        <w:t>TOR_phyto_LG</w:t>
      </w:r>
      <w:proofErr w:type="spellEnd"/>
      <w:r w:rsidRPr="001924DE">
        <w:br/>
      </w:r>
    </w:p>
    <w:p w14:paraId="52D7645E" w14:textId="77777777" w:rsidR="00CE6B0E" w:rsidRDefault="002F174A" w:rsidP="00903900">
      <w:pPr>
        <w:spacing w:line="240" w:lineRule="auto"/>
        <w:ind w:left="360"/>
      </w:pPr>
      <w:r w:rsidRPr="001924DE">
        <w:t>find -name *.raxml.log -exec grep -</w:t>
      </w:r>
      <w:proofErr w:type="spellStart"/>
      <w:r w:rsidRPr="001924DE">
        <w:t>i</w:t>
      </w:r>
      <w:proofErr w:type="spellEnd"/>
      <w:r w:rsidRPr="001924DE">
        <w:t xml:space="preserve"> 'AIC score' {} +</w:t>
      </w:r>
      <w:r w:rsidRPr="001924DE">
        <w:br/>
        <w:t>find -name *.raxml.log -exec grep -</w:t>
      </w:r>
      <w:proofErr w:type="spellStart"/>
      <w:r w:rsidRPr="001924DE">
        <w:t>i</w:t>
      </w:r>
      <w:proofErr w:type="spellEnd"/>
      <w:r w:rsidRPr="001924DE">
        <w:t xml:space="preserve"> 'AIC score' {} +</w:t>
      </w:r>
      <w:r w:rsidRPr="001924DE">
        <w:br/>
        <w:t xml:space="preserve">find -name *.raxml.log -exec grep 'Final </w:t>
      </w:r>
      <w:proofErr w:type="spellStart"/>
      <w:r w:rsidRPr="001924DE">
        <w:t>LogLikelihood</w:t>
      </w:r>
      <w:proofErr w:type="spellEnd"/>
      <w:r w:rsidRPr="001924DE">
        <w:t>' {} +</w:t>
      </w:r>
      <w:r w:rsidRPr="001924DE">
        <w:br/>
      </w:r>
    </w:p>
    <w:p w14:paraId="220F4532" w14:textId="483C7814" w:rsidR="001C73D3" w:rsidRPr="001924DE" w:rsidRDefault="002F174A" w:rsidP="00903900">
      <w:pPr>
        <w:spacing w:line="240" w:lineRule="auto"/>
        <w:ind w:left="360"/>
      </w:pPr>
      <w:r w:rsidRPr="001924DE">
        <w:t>## Hypothesis</w:t>
      </w:r>
      <w:r w:rsidRPr="001924DE">
        <w:br/>
        <w:t>By performing a phylogenetic analysis on the obtained sequence windows from our phospho-</w:t>
      </w:r>
      <w:proofErr w:type="spellStart"/>
      <w:r w:rsidRPr="001924DE">
        <w:t>preoteomics</w:t>
      </w:r>
      <w:proofErr w:type="spellEnd"/>
      <w:r w:rsidRPr="001924DE">
        <w:t xml:space="preserve"> dataset we can identify novel BIN2 target proteins.  </w:t>
      </w:r>
      <w:r w:rsidRPr="001924DE">
        <w:br/>
      </w:r>
      <w:r w:rsidRPr="001924DE">
        <w:br/>
        <w:t>## Methodology  </w:t>
      </w:r>
      <w:r w:rsidRPr="001924DE">
        <w:br/>
      </w:r>
      <w:r w:rsidRPr="001924DE">
        <w:br/>
      </w:r>
      <w:r w:rsidRPr="001924DE">
        <w:br/>
        <w:t xml:space="preserve">1. Write a script to extract, from our dataset, the sequence window for each </w:t>
      </w:r>
      <w:proofErr w:type="gramStart"/>
      <w:r w:rsidRPr="001924DE">
        <w:t>phosphorylated-site</w:t>
      </w:r>
      <w:proofErr w:type="gramEnd"/>
      <w:r w:rsidRPr="001924DE">
        <w:t xml:space="preserve"> </w:t>
      </w:r>
      <w:r w:rsidRPr="001924DE">
        <w:lastRenderedPageBreak/>
        <w:t>tagged as upregulated in response to BIN2 activity and to output these sequences as a multi-FASTA file. </w:t>
      </w:r>
      <w:r w:rsidRPr="001924DE">
        <w:br/>
        <w:t>2. A multiple sequence alignment (MSA) will be performed on these sequences using either MUSCLE of MAFFT.  </w:t>
      </w:r>
      <w:r w:rsidRPr="001924DE">
        <w:br/>
        <w:t>3. The obtained MSA will be used to infer a phylogenetic tree (still don't know the method I will use for this)</w:t>
      </w:r>
      <w:r w:rsidRPr="001924DE">
        <w:br/>
        <w:t xml:space="preserve">4. The obtained cluster </w:t>
      </w:r>
      <w:proofErr w:type="spellStart"/>
      <w:r w:rsidRPr="001924DE">
        <w:t>o</w:t>
      </w:r>
      <w:proofErr w:type="spellEnd"/>
      <w:r w:rsidRPr="001924DE">
        <w:t xml:space="preserve"> motifs will be used to further determine conserved sequence motifs, possible novel BIN2 targets and novel phosphorylation motifs.</w:t>
      </w:r>
    </w:p>
    <w:sectPr w:rsidR="001C73D3" w:rsidRPr="001924D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EAB10B" w14:textId="77777777" w:rsidR="00357990" w:rsidRDefault="00357990" w:rsidP="002F174A">
      <w:pPr>
        <w:spacing w:after="0" w:line="240" w:lineRule="auto"/>
      </w:pPr>
      <w:r>
        <w:separator/>
      </w:r>
    </w:p>
  </w:endnote>
  <w:endnote w:type="continuationSeparator" w:id="0">
    <w:p w14:paraId="1BB6BF0B" w14:textId="77777777" w:rsidR="00357990" w:rsidRDefault="00357990"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32DA9" w14:textId="77777777" w:rsidR="00357990" w:rsidRDefault="00357990" w:rsidP="002F174A">
      <w:pPr>
        <w:spacing w:after="0" w:line="240" w:lineRule="auto"/>
      </w:pPr>
      <w:r>
        <w:separator/>
      </w:r>
    </w:p>
  </w:footnote>
  <w:footnote w:type="continuationSeparator" w:id="0">
    <w:p w14:paraId="141F83AE" w14:textId="77777777" w:rsidR="00357990" w:rsidRDefault="00357990"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167E41"/>
    <w:rsid w:val="001924DE"/>
    <w:rsid w:val="001A52AA"/>
    <w:rsid w:val="001C73D3"/>
    <w:rsid w:val="002F174A"/>
    <w:rsid w:val="00357990"/>
    <w:rsid w:val="003A251E"/>
    <w:rsid w:val="003D23FA"/>
    <w:rsid w:val="00411C23"/>
    <w:rsid w:val="00411F25"/>
    <w:rsid w:val="00453DE5"/>
    <w:rsid w:val="004A4818"/>
    <w:rsid w:val="004C14CC"/>
    <w:rsid w:val="00517F8C"/>
    <w:rsid w:val="00520D6F"/>
    <w:rsid w:val="0055637E"/>
    <w:rsid w:val="005D0451"/>
    <w:rsid w:val="005E3E1A"/>
    <w:rsid w:val="00655BAF"/>
    <w:rsid w:val="00790AD9"/>
    <w:rsid w:val="00844C0C"/>
    <w:rsid w:val="008454AA"/>
    <w:rsid w:val="00883E87"/>
    <w:rsid w:val="008C7D1D"/>
    <w:rsid w:val="00903900"/>
    <w:rsid w:val="00A632AB"/>
    <w:rsid w:val="00A73FEC"/>
    <w:rsid w:val="00AA126C"/>
    <w:rsid w:val="00B10DFC"/>
    <w:rsid w:val="00B9133D"/>
    <w:rsid w:val="00C463C3"/>
    <w:rsid w:val="00C616BC"/>
    <w:rsid w:val="00CE6B0E"/>
    <w:rsid w:val="00D008FF"/>
    <w:rsid w:val="00D87FA3"/>
    <w:rsid w:val="00DD719E"/>
    <w:rsid w:val="00DE1EF7"/>
    <w:rsid w:val="00E82BEA"/>
    <w:rsid w:val="00EF626C"/>
    <w:rsid w:val="00F109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CCD23-7466-4991-A0BB-37387A6AE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3</Pages>
  <Words>4592</Words>
  <Characters>2618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20</cp:revision>
  <dcterms:created xsi:type="dcterms:W3CDTF">2019-04-19T00:33:00Z</dcterms:created>
  <dcterms:modified xsi:type="dcterms:W3CDTF">2019-04-1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